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Three similar weather stations were installed in 2015 at ICB (station elevation 2100 m; Figure B2).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r w:rsidR="003319B7" w:rsidRPr="00A3320B">
        <w:rPr>
          <w:rFonts w:ascii="Times New Roman" w:hAnsi="Times New Roman" w:cs="Times New Roman"/>
          <w:color w:val="000000" w:themeColor="text1"/>
        </w:rPr>
        <w:t xml:space="preserve">spatially-distributed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0" w:name="_Ref534405756"/>
      <w:r w:rsidRPr="00A3320B">
        <w:rPr>
          <w:rFonts w:ascii="Times New Roman" w:hAnsi="Times New Roman" w:cs="Times New Roman"/>
          <w:color w:val="000000" w:themeColor="text1"/>
          <w:sz w:val="22"/>
          <w:szCs w:val="22"/>
        </w:rPr>
        <w:t xml:space="preserve">Figure </w:t>
      </w:r>
      <w:bookmarkEnd w:id="0"/>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r w:rsidRPr="00A3320B">
        <w:rPr>
          <w:rFonts w:ascii="Times New Roman" w:hAnsi="Times New Roman" w:cs="Times New Roman"/>
        </w:rPr>
        <w:t>c,d).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1" w:name="_Ref536611059"/>
      <w:bookmarkStart w:id="2"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1"/>
      <w:bookmarkEnd w:id="2"/>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93B03A9" w14:textId="74330E2B" w:rsidR="00842327" w:rsidRPr="00A3320B" w:rsidRDefault="0060035F" w:rsidP="00151521">
      <w:pPr>
        <w:pStyle w:val="Caption"/>
        <w:rPr>
          <w:rFonts w:ascii="Times New Roman" w:hAnsi="Times New Roman" w:cs="Times New Roman"/>
          <w:color w:val="000000" w:themeColor="text1"/>
          <w:sz w:val="22"/>
          <w:szCs w:val="22"/>
        </w:rPr>
      </w:pPr>
      <w:bookmarkStart w:id="3" w:name="_Ref534405156"/>
      <w:r w:rsidRPr="00A3320B">
        <w:rPr>
          <w:rFonts w:ascii="Times New Roman" w:hAnsi="Times New Roman" w:cs="Times New Roman"/>
          <w:color w:val="000000" w:themeColor="text1"/>
          <w:sz w:val="22"/>
          <w:szCs w:val="22"/>
        </w:rPr>
        <w:t xml:space="preserve">Figure </w:t>
      </w:r>
      <w:bookmarkEnd w:id="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r w:rsidR="00E738BC">
        <w:rPr>
          <w:rFonts w:ascii="Times New Roman" w:hAnsi="Times New Roman" w:cs="Times New Roman"/>
          <w:color w:val="000000" w:themeColor="text1"/>
          <w:sz w:val="22"/>
          <w:szCs w:val="22"/>
        </w:rPr>
        <w:t xml:space="preserve"> A higher importance value </w:t>
      </w:r>
      <w:r w:rsidR="001C4A06">
        <w:rPr>
          <w:rFonts w:ascii="Times New Roman" w:hAnsi="Times New Roman" w:cs="Times New Roman"/>
          <w:color w:val="000000" w:themeColor="text1"/>
          <w:sz w:val="22"/>
          <w:szCs w:val="22"/>
        </w:rPr>
        <w:t>indicates that including the given variable in the model leads to a larger reduction in model error</w:t>
      </w:r>
      <w:r w:rsidR="00F04B06">
        <w:rPr>
          <w:rFonts w:ascii="Times New Roman" w:hAnsi="Times New Roman" w:cs="Times New Roman"/>
          <w:color w:val="000000" w:themeColor="text1"/>
          <w:sz w:val="22"/>
          <w:szCs w:val="22"/>
        </w:rPr>
        <w:t xml:space="preserve"> </w:t>
      </w:r>
      <w:r w:rsidR="00F04B06">
        <w:rPr>
          <w:rFonts w:ascii="Times New Roman" w:hAnsi="Times New Roman" w:cs="Times New Roman"/>
          <w:color w:val="000000" w:themeColor="text1"/>
          <w:sz w:val="22"/>
          <w:szCs w:val="22"/>
        </w:rPr>
        <w:fldChar w:fldCharType="begin"/>
      </w:r>
      <w:r w:rsidR="00F04B06">
        <w:rPr>
          <w:rFonts w:ascii="Times New Roman" w:hAnsi="Times New Roman" w:cs="Times New Roman"/>
          <w:color w:val="000000" w:themeColor="text1"/>
          <w:sz w:val="22"/>
          <w:szCs w:val="22"/>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F04B06">
        <w:rPr>
          <w:rFonts w:ascii="Times New Roman" w:hAnsi="Times New Roman" w:cs="Times New Roman"/>
          <w:color w:val="000000" w:themeColor="text1"/>
          <w:sz w:val="22"/>
          <w:szCs w:val="22"/>
        </w:rPr>
        <w:fldChar w:fldCharType="separate"/>
      </w:r>
      <w:r w:rsidR="00F04B06">
        <w:rPr>
          <w:rFonts w:ascii="Times New Roman" w:hAnsi="Times New Roman" w:cs="Times New Roman"/>
          <w:noProof/>
          <w:color w:val="000000" w:themeColor="text1"/>
          <w:sz w:val="22"/>
          <w:szCs w:val="22"/>
        </w:rPr>
        <w:t>(Liaw and Wiener, 2002)</w:t>
      </w:r>
      <w:r w:rsidR="00F04B06">
        <w:rPr>
          <w:rFonts w:ascii="Times New Roman" w:hAnsi="Times New Roman" w:cs="Times New Roman"/>
          <w:color w:val="000000" w:themeColor="text1"/>
          <w:sz w:val="22"/>
          <w:szCs w:val="22"/>
        </w:rPr>
        <w:fldChar w:fldCharType="end"/>
      </w:r>
      <w:r w:rsidR="00F04B06">
        <w:rPr>
          <w:rFonts w:ascii="Times New Roman" w:hAnsi="Times New Roman" w:cs="Times New Roman"/>
          <w:color w:val="000000" w:themeColor="text1"/>
          <w:sz w:val="22"/>
          <w:szCs w:val="22"/>
        </w:rPr>
        <w:t>.</w:t>
      </w:r>
      <w:r w:rsidR="00F04B06">
        <w:rPr>
          <w:rStyle w:val="CommentReference"/>
          <w:i w:val="0"/>
          <w:iCs w:val="0"/>
          <w:color w:val="auto"/>
        </w:rPr>
        <w:t xml:space="preserve"> </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390F7E0E">
            <wp:extent cx="5535168" cy="31135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571180" cy="3133788"/>
                    </a:xfrm>
                    <a:prstGeom prst="rect">
                      <a:avLst/>
                    </a:prstGeom>
                  </pic:spPr>
                </pic:pic>
              </a:graphicData>
            </a:graphic>
          </wp:inline>
        </w:drawing>
      </w:r>
    </w:p>
    <w:p w14:paraId="2BC8AF59" w14:textId="3372650E"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r w:rsidR="00B8166A">
        <w:rPr>
          <w:rFonts w:ascii="Times New Roman" w:hAnsi="Times New Roman" w:cs="Times New Roman"/>
          <w:i/>
          <w:color w:val="000000" w:themeColor="text1"/>
          <w:sz w:val="22"/>
          <w:szCs w:val="22"/>
        </w:rPr>
        <w:t xml:space="preserve"> These plots were created using the randomForest R packag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53583D03">
            <wp:extent cx="5638800" cy="3171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648852" cy="3177479"/>
                    </a:xfrm>
                    <a:prstGeom prst="rect">
                      <a:avLst/>
                    </a:prstGeom>
                  </pic:spPr>
                </pic:pic>
              </a:graphicData>
            </a:graphic>
          </wp:inline>
        </w:drawing>
      </w:r>
    </w:p>
    <w:p w14:paraId="418A678F" w14:textId="1C0793F7"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w:t>
      </w:r>
      <w:r w:rsidR="001C4A06">
        <w:rPr>
          <w:rFonts w:ascii="Times New Roman" w:hAnsi="Times New Roman" w:cs="Times New Roman"/>
          <w:i/>
          <w:color w:val="000000" w:themeColor="text1"/>
          <w:sz w:val="22"/>
          <w:szCs w:val="22"/>
        </w:rPr>
        <w:t xml:space="preserve"> non-topographic</w:t>
      </w:r>
      <w:r w:rsidRPr="00A3320B">
        <w:rPr>
          <w:rFonts w:ascii="Times New Roman" w:hAnsi="Times New Roman" w:cs="Times New Roman"/>
          <w:i/>
          <w:color w:val="000000" w:themeColor="text1"/>
          <w:sz w:val="22"/>
          <w:szCs w:val="22"/>
        </w:rPr>
        <w:t xml:space="preserve"> variable. Those variables treated as factors rather than </w:t>
      </w:r>
      <w:r w:rsidR="00B8166A">
        <w:rPr>
          <w:rFonts w:ascii="Times New Roman" w:hAnsi="Times New Roman" w:cs="Times New Roman"/>
          <w:i/>
          <w:color w:val="000000" w:themeColor="text1"/>
          <w:sz w:val="22"/>
          <w:szCs w:val="22"/>
        </w:rPr>
        <w:t>continuous values</w:t>
      </w:r>
      <w:r w:rsidRPr="00A3320B">
        <w:rPr>
          <w:rFonts w:ascii="Times New Roman" w:hAnsi="Times New Roman" w:cs="Times New Roman"/>
          <w:i/>
          <w:color w:val="000000" w:themeColor="text1"/>
          <w:sz w:val="22"/>
          <w:szCs w:val="22"/>
        </w:rPr>
        <w:t xml:space="preserve">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r w:rsidR="00E738BC">
        <w:rPr>
          <w:rFonts w:ascii="Times New Roman" w:hAnsi="Times New Roman" w:cs="Times New Roman"/>
          <w:i/>
          <w:color w:val="000000" w:themeColor="text1"/>
          <w:sz w:val="22"/>
          <w:szCs w:val="22"/>
        </w:rPr>
        <w:t xml:space="preserve"> Current vegetation (C) is different from Figure 7 in the main text </w:t>
      </w:r>
      <w:r w:rsidR="00F04B06">
        <w:rPr>
          <w:rFonts w:ascii="Times New Roman" w:hAnsi="Times New Roman" w:cs="Times New Roman"/>
          <w:i/>
          <w:color w:val="000000" w:themeColor="text1"/>
          <w:sz w:val="22"/>
          <w:szCs w:val="22"/>
        </w:rPr>
        <w:t>because</w:t>
      </w:r>
      <w:r w:rsidR="00E738BC">
        <w:rPr>
          <w:rFonts w:ascii="Times New Roman" w:hAnsi="Times New Roman" w:cs="Times New Roman"/>
          <w:i/>
          <w:color w:val="000000" w:themeColor="text1"/>
          <w:sz w:val="22"/>
          <w:szCs w:val="22"/>
        </w:rPr>
        <w:t xml:space="preserve"> Figure 7 </w:t>
      </w:r>
      <w:r w:rsidR="001C4A06">
        <w:rPr>
          <w:rFonts w:ascii="Times New Roman" w:hAnsi="Times New Roman" w:cs="Times New Roman"/>
          <w:i/>
          <w:color w:val="000000" w:themeColor="text1"/>
          <w:sz w:val="22"/>
          <w:szCs w:val="22"/>
        </w:rPr>
        <w:t>modeled each measurement site explicitly</w:t>
      </w:r>
      <w:r w:rsidR="00E738BC">
        <w:rPr>
          <w:rFonts w:ascii="Times New Roman" w:hAnsi="Times New Roman" w:cs="Times New Roman"/>
          <w:i/>
          <w:color w:val="000000" w:themeColor="text1"/>
          <w:sz w:val="22"/>
          <w:szCs w:val="22"/>
        </w:rPr>
        <w:t>, whereas the means shown here are taken across the entire range of possible covariates from all sites</w:t>
      </w:r>
      <w:r w:rsidR="001C4A06">
        <w:rPr>
          <w:rFonts w:ascii="Times New Roman" w:hAnsi="Times New Roman" w:cs="Times New Roman"/>
          <w:i/>
          <w:color w:val="000000" w:themeColor="text1"/>
          <w:sz w:val="22"/>
          <w:szCs w:val="22"/>
        </w:rPr>
        <w:t>, regardless of whether a given site actually contained a given vegetation class</w:t>
      </w:r>
      <w:r w:rsidR="00E738BC">
        <w:rPr>
          <w:rFonts w:ascii="Times New Roman" w:hAnsi="Times New Roman" w:cs="Times New Roman"/>
          <w:i/>
          <w:color w:val="000000" w:themeColor="text1"/>
          <w:sz w:val="22"/>
          <w:szCs w:val="22"/>
        </w:rPr>
        <w:t>.</w:t>
      </w:r>
      <w:r w:rsidR="001C4A06">
        <w:rPr>
          <w:rFonts w:ascii="Times New Roman" w:hAnsi="Times New Roman" w:cs="Times New Roman"/>
          <w:i/>
          <w:color w:val="000000" w:themeColor="text1"/>
          <w:sz w:val="22"/>
          <w:szCs w:val="22"/>
        </w:rPr>
        <w:t xml:space="preserve"> The difference occurs because meadows are more likely to be found in sites that are topographically prone to high moisture.</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4574BAE5">
            <wp:extent cx="3843197" cy="34385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4206" cy="3466269"/>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4" w:name="_Ref189030"/>
      <w:r w:rsidRPr="00A3320B">
        <w:rPr>
          <w:rFonts w:ascii="Times New Roman" w:hAnsi="Times New Roman" w:cs="Times New Roman"/>
          <w:color w:val="000000" w:themeColor="text1"/>
          <w:sz w:val="22"/>
          <w:szCs w:val="22"/>
        </w:rPr>
        <w:t xml:space="preserve">Figure </w:t>
      </w:r>
      <w:bookmarkEnd w:id="4"/>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4AB4FD7C" w:rsidR="00CF5D1A" w:rsidRPr="00A3320B" w:rsidRDefault="00DF7BD6" w:rsidP="00CF5D1A">
      <w:pPr>
        <w:keepNext/>
        <w:rPr>
          <w:rFonts w:ascii="Times New Roman" w:hAnsi="Times New Roman" w:cs="Times New Roman"/>
          <w:color w:val="000000" w:themeColor="text1"/>
        </w:rPr>
      </w:pPr>
      <w:r>
        <w:rPr>
          <w:noProof/>
          <w:lang w:eastAsia="en-US"/>
        </w:rPr>
        <w:drawing>
          <wp:inline distT="0" distB="0" distL="0" distR="0" wp14:anchorId="1C6D52B8" wp14:editId="12218AC7">
            <wp:extent cx="3843020" cy="3169698"/>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83416" cy="3203016"/>
                    </a:xfrm>
                    <a:prstGeom prst="rect">
                      <a:avLst/>
                    </a:prstGeom>
                  </pic:spPr>
                </pic:pic>
              </a:graphicData>
            </a:graphic>
          </wp:inline>
        </w:drawing>
      </w:r>
      <w:bookmarkStart w:id="5" w:name="_GoBack"/>
      <w:bookmarkEnd w:id="5"/>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6" w:name="_Ref2328677"/>
      <w:r w:rsidRPr="00A3320B">
        <w:rPr>
          <w:rFonts w:ascii="Times New Roman" w:hAnsi="Times New Roman" w:cs="Times New Roman"/>
          <w:color w:val="000000" w:themeColor="text1"/>
          <w:sz w:val="22"/>
          <w:szCs w:val="22"/>
        </w:rPr>
        <w:t xml:space="preserve">Figure </w:t>
      </w:r>
      <w:bookmarkEnd w:id="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5">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0580B095"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310769A4" w14:textId="77777777" w:rsidR="00F04B06" w:rsidRPr="00F04B06" w:rsidRDefault="003D164C" w:rsidP="00F04B06">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F04B06" w:rsidRPr="00F04B06">
        <w:rPr>
          <w:b/>
          <w:noProof/>
        </w:rPr>
        <w:t>Literature Cited</w:t>
      </w:r>
    </w:p>
    <w:p w14:paraId="51B60183" w14:textId="77777777" w:rsidR="00F04B06" w:rsidRPr="00F04B06" w:rsidRDefault="00F04B06" w:rsidP="00F04B06">
      <w:pPr>
        <w:pStyle w:val="EndNoteBibliographyTitle"/>
        <w:ind w:left="720" w:hanging="720"/>
        <w:rPr>
          <w:b/>
          <w:noProof/>
        </w:rPr>
      </w:pPr>
    </w:p>
    <w:p w14:paraId="62CFE668" w14:textId="77777777" w:rsidR="00F04B06" w:rsidRPr="00F04B06" w:rsidRDefault="00F04B06" w:rsidP="00F04B06">
      <w:pPr>
        <w:pStyle w:val="EndNoteBibliography"/>
        <w:ind w:left="720" w:hanging="720"/>
        <w:rPr>
          <w:noProof/>
        </w:rPr>
      </w:pPr>
      <w:r w:rsidRPr="00F04B06">
        <w:rPr>
          <w:noProof/>
        </w:rPr>
        <w:t>Boisramé GFS, Thompson SE, Kelly M, Cavalli J, Wilkin KM, Stephens SL. 2017. Vegetation change during 40years of repeated managed wildfires in the Sierra Nevada, California. Forest Ecology and Management 402: 241-252.</w:t>
      </w:r>
    </w:p>
    <w:p w14:paraId="5BC10859" w14:textId="77777777" w:rsidR="00F04B06" w:rsidRPr="00F04B06" w:rsidRDefault="00F04B06" w:rsidP="00F04B06">
      <w:pPr>
        <w:pStyle w:val="EndNoteBibliography"/>
        <w:ind w:left="720" w:hanging="720"/>
        <w:rPr>
          <w:noProof/>
        </w:rPr>
      </w:pPr>
      <w:r w:rsidRPr="00F04B06">
        <w:rPr>
          <w:noProof/>
        </w:rPr>
        <w:t>Boisramé GFS, Thompson SE, Tague C, Stephens SL. 2019. Restoring a natural fire regime alters the water balance of a Sierra Nevada catchment. Water Resources Research 55: 5751– 5769.</w:t>
      </w:r>
    </w:p>
    <w:p w14:paraId="41942780" w14:textId="77777777" w:rsidR="00F04B06" w:rsidRPr="00F04B06" w:rsidRDefault="00F04B06" w:rsidP="00F04B06">
      <w:pPr>
        <w:pStyle w:val="EndNoteBibliography"/>
        <w:ind w:left="720" w:hanging="720"/>
        <w:rPr>
          <w:noProof/>
        </w:rPr>
      </w:pPr>
      <w:r w:rsidRPr="00F04B06">
        <w:rPr>
          <w:noProof/>
        </w:rPr>
        <w:t>Cushman SA, McGarigal K, Neel MC. 2008. Parsimony in landscape metrics: Strength, universality, and consistency. Ecological Indicators 8: 691-703.</w:t>
      </w:r>
    </w:p>
    <w:p w14:paraId="2B3BC29C" w14:textId="77777777" w:rsidR="00F04B06" w:rsidRPr="00F04B06" w:rsidRDefault="00F04B06" w:rsidP="00F04B06">
      <w:pPr>
        <w:pStyle w:val="EndNoteBibliography"/>
        <w:ind w:left="720" w:hanging="720"/>
        <w:rPr>
          <w:noProof/>
        </w:rPr>
      </w:pPr>
      <w:r w:rsidRPr="00F04B06">
        <w:rPr>
          <w:noProof/>
        </w:rPr>
        <w:t>Henn B, Newman AJ, Livneh B, Daly C, Lundquist JD. 2018. An assessment of differences in gridded precipitation datasets in complex terrain. Journal of Hydrology 556: 1205-1219.</w:t>
      </w:r>
    </w:p>
    <w:p w14:paraId="12EFE77B" w14:textId="77777777" w:rsidR="00F04B06" w:rsidRPr="00F04B06" w:rsidRDefault="00F04B06" w:rsidP="00F04B06">
      <w:pPr>
        <w:pStyle w:val="EndNoteBibliography"/>
        <w:ind w:left="720" w:hanging="720"/>
        <w:rPr>
          <w:noProof/>
        </w:rPr>
      </w:pPr>
      <w:r w:rsidRPr="00F04B06">
        <w:rPr>
          <w:noProof/>
        </w:rPr>
        <w:t>Kane VR, Lutz JA, Alina Cansler C, Povak NA, Churchill DJ, Smith DF, Kane JT, North MP. 2015. Water balance and topography predict fire and forest structure patterns. Forest Ecology and Management 338: 1-13.</w:t>
      </w:r>
    </w:p>
    <w:p w14:paraId="68DA1520" w14:textId="77777777" w:rsidR="00F04B06" w:rsidRPr="00F04B06" w:rsidRDefault="00F04B06" w:rsidP="00F04B06">
      <w:pPr>
        <w:pStyle w:val="EndNoteBibliography"/>
        <w:ind w:left="720" w:hanging="720"/>
        <w:rPr>
          <w:noProof/>
        </w:rPr>
      </w:pPr>
      <w:r w:rsidRPr="00F04B06">
        <w:rPr>
          <w:noProof/>
        </w:rPr>
        <w:t>Liaw A, Wiener MJRn. 2002. Classification and regression by randomForest.  2: 18-22.</w:t>
      </w:r>
    </w:p>
    <w:p w14:paraId="17D65F4E" w14:textId="77777777" w:rsidR="00F04B06" w:rsidRPr="00F04B06" w:rsidRDefault="00F04B06" w:rsidP="00F04B06">
      <w:pPr>
        <w:pStyle w:val="EndNoteBibliography"/>
        <w:ind w:left="720" w:hanging="720"/>
        <w:rPr>
          <w:noProof/>
        </w:rPr>
      </w:pPr>
      <w:r w:rsidRPr="00F04B06">
        <w:rPr>
          <w:noProof/>
        </w:rPr>
        <w:t>Little RJA. 1988. Missing-data adjustments in large surveys. Journal of Business &amp; Economic Statistics 6: 287-296.</w:t>
      </w:r>
    </w:p>
    <w:p w14:paraId="5BAEDD13" w14:textId="77777777" w:rsidR="00F04B06" w:rsidRPr="00F04B06" w:rsidRDefault="00F04B06" w:rsidP="00F04B06">
      <w:pPr>
        <w:pStyle w:val="EndNoteBibliography"/>
        <w:ind w:left="720" w:hanging="720"/>
        <w:rPr>
          <w:noProof/>
        </w:rPr>
      </w:pPr>
      <w:r w:rsidRPr="00F04B06">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4351248" w14:textId="77777777" w:rsidR="00F04B06" w:rsidRPr="00F04B06" w:rsidRDefault="00F04B06" w:rsidP="00F04B06">
      <w:pPr>
        <w:pStyle w:val="EndNoteBibliography"/>
        <w:ind w:left="720" w:hanging="720"/>
        <w:rPr>
          <w:noProof/>
        </w:rPr>
      </w:pPr>
      <w:r w:rsidRPr="00F04B06">
        <w:rPr>
          <w:noProof/>
        </w:rPr>
        <w:t>Miller JD, Thode AE. 2007. Quantifying burn severity in a heterogeneous landscape with a relative version of the delta Normalized Burn Ratio (dNBR). Remote Sensing of Environment 109: 66-80.</w:t>
      </w:r>
    </w:p>
    <w:p w14:paraId="7C5E1EEC" w14:textId="77777777" w:rsidR="00F04B06" w:rsidRPr="00F04B06" w:rsidRDefault="00F04B06" w:rsidP="00F04B06">
      <w:pPr>
        <w:pStyle w:val="EndNoteBibliography"/>
        <w:ind w:left="720" w:hanging="720"/>
        <w:rPr>
          <w:noProof/>
        </w:rPr>
      </w:pPr>
      <w:r w:rsidRPr="00F04B06">
        <w:rPr>
          <w:noProof/>
        </w:rPr>
        <w:t>Romme WH. 1982. Fire and landscape diversity in subalpine forests of Yellowstone National Park. Ecological Monographs 52: 199-221.</w:t>
      </w:r>
    </w:p>
    <w:p w14:paraId="1F2DB0BC" w14:textId="230B1CD7" w:rsidR="003D164C" w:rsidRPr="00A3320B" w:rsidRDefault="003D164C" w:rsidP="00F04B06">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136E8B" w14:textId="77777777" w:rsidR="00A729E8" w:rsidRDefault="00A729E8" w:rsidP="003303F7">
      <w:r>
        <w:separator/>
      </w:r>
    </w:p>
  </w:endnote>
  <w:endnote w:type="continuationSeparator" w:id="0">
    <w:p w14:paraId="53EB0091" w14:textId="77777777" w:rsidR="00A729E8" w:rsidRDefault="00A729E8"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94252" w14:textId="77777777" w:rsidR="00A729E8" w:rsidRDefault="00A729E8" w:rsidP="003303F7">
      <w:r>
        <w:separator/>
      </w:r>
    </w:p>
  </w:footnote>
  <w:footnote w:type="continuationSeparator" w:id="0">
    <w:p w14:paraId="4BC8D997" w14:textId="77777777" w:rsidR="00A729E8" w:rsidRDefault="00A729E8"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90DDA"/>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0A9C"/>
    <w:rsid w:val="001A15DD"/>
    <w:rsid w:val="001A22BB"/>
    <w:rsid w:val="001A576E"/>
    <w:rsid w:val="001A6B4F"/>
    <w:rsid w:val="001B299F"/>
    <w:rsid w:val="001C4A06"/>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2F62D3"/>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5F4D92"/>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729E8"/>
    <w:rsid w:val="00A8606F"/>
    <w:rsid w:val="00A867B5"/>
    <w:rsid w:val="00A90442"/>
    <w:rsid w:val="00A944A8"/>
    <w:rsid w:val="00AA4068"/>
    <w:rsid w:val="00AA5D49"/>
    <w:rsid w:val="00AB031A"/>
    <w:rsid w:val="00AC39CA"/>
    <w:rsid w:val="00AD223A"/>
    <w:rsid w:val="00AE1FF5"/>
    <w:rsid w:val="00AF0E1F"/>
    <w:rsid w:val="00B013B9"/>
    <w:rsid w:val="00B02C80"/>
    <w:rsid w:val="00B125C3"/>
    <w:rsid w:val="00B125FB"/>
    <w:rsid w:val="00B20B05"/>
    <w:rsid w:val="00B2718F"/>
    <w:rsid w:val="00B4497D"/>
    <w:rsid w:val="00B46652"/>
    <w:rsid w:val="00B5689D"/>
    <w:rsid w:val="00B70D8A"/>
    <w:rsid w:val="00B736BF"/>
    <w:rsid w:val="00B746B9"/>
    <w:rsid w:val="00B8166A"/>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362D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DF7BD6"/>
    <w:rsid w:val="00E103E5"/>
    <w:rsid w:val="00E14878"/>
    <w:rsid w:val="00E20048"/>
    <w:rsid w:val="00E218F9"/>
    <w:rsid w:val="00E254DD"/>
    <w:rsid w:val="00E27FF8"/>
    <w:rsid w:val="00E361D9"/>
    <w:rsid w:val="00E549EE"/>
    <w:rsid w:val="00E554EC"/>
    <w:rsid w:val="00E621A0"/>
    <w:rsid w:val="00E64D9C"/>
    <w:rsid w:val="00E738BC"/>
    <w:rsid w:val="00E80DFD"/>
    <w:rsid w:val="00EB6236"/>
    <w:rsid w:val="00EC3F6E"/>
    <w:rsid w:val="00EC4D4B"/>
    <w:rsid w:val="00EE1846"/>
    <w:rsid w:val="00EE4159"/>
    <w:rsid w:val="00EE7C8A"/>
    <w:rsid w:val="00F0305D"/>
    <w:rsid w:val="00F04B06"/>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www.prism.oregonstate.ed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297EB-6A77-493D-89A0-5F5EF3202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5872</Words>
  <Characters>334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3</cp:revision>
  <dcterms:created xsi:type="dcterms:W3CDTF">2020-01-14T19:22:00Z</dcterms:created>
  <dcterms:modified xsi:type="dcterms:W3CDTF">2020-01-22T19:03:00Z</dcterms:modified>
</cp:coreProperties>
</file>